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9A53C1">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9A53C1">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9A53C1">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9A53C1">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9A53C1">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9A53C1">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9A53C1">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9A53C1">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9A53C1">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9A53C1">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9A53C1">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9A53C1">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9A53C1">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9A53C1">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9A53C1">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9A53C1">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9A53C1">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9A53C1">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9A53C1">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9A53C1">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9A53C1">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9A53C1">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9A53C1">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9A53C1">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9A53C1">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9A53C1">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9A53C1">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9A53C1">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9A53C1">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9A53C1">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9A53C1">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9A53C1">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9A53C1">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9A53C1">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9A53C1">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 xml:space="preserve">como comprar livros ou assistir algum filme ou (ii)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9049107"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FD2ADA">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r w:rsidRPr="00AC6E07">
              <w:rPr>
                <w:i/>
              </w:rPr>
              <w:lastRenderedPageBreak/>
              <w:t>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C62C51F"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9A53C1">
        <w:rPr>
          <w:noProof/>
          <w:position w:val="-20"/>
        </w:rPr>
        <w:pict w14:anchorId="5212CD89">
          <v:shape id="_x0000_i1034"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9A53C1">
        <w:rPr>
          <w:noProof/>
          <w:position w:val="-20"/>
        </w:rPr>
        <w:pict w14:anchorId="7097E063">
          <v:shape id="_x0000_i1035"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FD2ADA">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lastRenderedPageBreak/>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lastRenderedPageBreak/>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lastRenderedPageBreak/>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AC1D7D"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AC1D7D" w:rsidP="00BF30D2">
            <w:r>
              <w:rPr>
                <w:noProof/>
              </w:rPr>
              <w:pict w14:anchorId="6CD9133A">
                <v:shape id="Imagem 16" o:spid="_x0000_i1041"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w:t>
      </w:r>
      <w:r>
        <w:lastRenderedPageBreak/>
        <w:t xml:space="preserve">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w:t>
      </w:r>
      <w:r>
        <w:lastRenderedPageBreak/>
        <w:t xml:space="preserve">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5830757"/>
      <w:r>
        <w:t>Coleta do Firebase</w:t>
      </w:r>
      <w:bookmarkEnd w:id="145"/>
      <w:bookmarkEnd w:id="146"/>
      <w:bookmarkEnd w:id="147"/>
    </w:p>
    <w:p w14:paraId="5B4B91CA" w14:textId="27D1E4CA"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372799FB" w:rsidR="007152F5" w:rsidRDefault="00AC1D7D" w:rsidP="00BF30D2">
      <w:pPr>
        <w:pStyle w:val="Legenda"/>
      </w:pPr>
      <w:r>
        <w:rPr>
          <w:noProof/>
        </w:rPr>
        <w:pict w14:anchorId="48A9DA46">
          <v:shape id="Imagem 24" o:spid="_x0000_i1042"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fldSimple w:instr=" SEQ Figura \* ARABIC ">
        <w:r w:rsidR="00FD2ADA">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AC1D7D" w:rsidP="00BF30D2">
      <w:pPr>
        <w:pStyle w:val="Legenda"/>
      </w:pPr>
      <w:r>
        <w:rPr>
          <w:noProof/>
        </w:rPr>
        <w:pict w14:anchorId="5EDBE7D4">
          <v:shape id="Imagem 9" o:spid="_x0000_i1043"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fldSimple w:instr=" SEQ Quadro \* ARABIC ">
        <w:r w:rsidR="00FD2ADA">
          <w:rPr>
            <w:noProof/>
          </w:rPr>
          <w:t>3</w:t>
        </w:r>
      </w:fldSimple>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Firebas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fldSimple w:instr=" SEQ Figura \* ARABIC ">
        <w:r w:rsidR="00FD2ADA">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fldSimple w:instr=" SEQ Figura \* ARABIC ">
        <w:r w:rsidR="00FD2ADA">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9A53C1" w:rsidP="00BF30D2">
      <w:pPr>
        <w:pStyle w:val="Legenda"/>
      </w:pPr>
      <w:r>
        <w:rPr>
          <w:noProof/>
        </w:rPr>
        <w:pict w14:anchorId="0585FF0C">
          <v:shape id="Imagem 19" o:spid="_x0000_i1045"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fldSimple w:instr=" SEQ Figura \* ARABIC ">
        <w:r w:rsidR="00FD2ADA">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fldSimple w:instr=" SEQ Figura \* ARABIC ">
        <w:r w:rsidR="00FD2ADA">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9A53C1" w:rsidP="00BF30D2">
      <w:pPr>
        <w:pStyle w:val="Legenda"/>
        <w:rPr>
          <w:noProof/>
        </w:rPr>
      </w:pPr>
      <w:r>
        <w:rPr>
          <w:noProof/>
        </w:rPr>
        <w:pict w14:anchorId="1016BF8E">
          <v:shape id="Imagem 21" o:spid="_x0000_i1047"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fldSimple w:instr=" SEQ Figura \* ARABIC ">
        <w:r w:rsidR="00FD2ADA">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fldSimple w:instr=" SEQ Figura \* ARABIC ">
        <w:r w:rsidR="00FD2ADA">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AC1D7D" w:rsidP="00BF30D2">
      <w:pPr>
        <w:pStyle w:val="Legenda"/>
      </w:pPr>
      <w:r>
        <w:rPr>
          <w:noProof/>
        </w:rPr>
        <w:pict w14:anchorId="573846B7">
          <v:shape id="Imagem 25" o:spid="_x0000_i1049"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fldSimple w:instr=" SEQ Figura \* ARABIC ">
        <w:r w:rsidR="00FD2ADA">
          <w:rPr>
            <w:noProof/>
          </w:rPr>
          <w:t>21</w:t>
        </w:r>
      </w:fldSimple>
      <w:bookmarkEnd w:id="192"/>
      <w:r>
        <w:t xml:space="preserve"> - </w:t>
      </w:r>
      <w:r w:rsidRPr="00701AFE">
        <w:rPr>
          <w:noProof/>
        </w:rPr>
        <w:t>Visão macro do sistema LORS</w:t>
      </w:r>
      <w:bookmarkEnd w:id="193"/>
    </w:p>
    <w:p w14:paraId="7FF36383" w14:textId="6A3E95C1" w:rsidR="002C30AB" w:rsidRPr="00860C67" w:rsidRDefault="00AC1D7D"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r w:rsidRPr="002C2326">
        <w:t>Proof of Concept</w:t>
      </w:r>
      <w:r>
        <w:t>)</w:t>
      </w:r>
      <w:bookmarkEnd w:id="194"/>
      <w:bookmarkEnd w:id="195"/>
      <w:bookmarkEnd w:id="196"/>
    </w:p>
    <w:p w14:paraId="598A2396" w14:textId="4BBF31A5"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08"/>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fldSimple w:instr=" SEQ Quadro \* ARABIC ">
        <w:r w:rsidR="00FD2ADA">
          <w:rPr>
            <w:noProof/>
          </w:rPr>
          <w:t>4</w:t>
        </w:r>
      </w:fldSimple>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r w:rsidRPr="006921B6">
        <w:rPr>
          <w:i/>
        </w:rPr>
        <w:t>webapp</w:t>
      </w:r>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r w:rsidRPr="004945EC">
        <w:rPr>
          <w:i/>
        </w:rPr>
        <w:t>playlists</w:t>
      </w:r>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fldSimple w:instr=" SEQ Figura \* ARABIC ">
        <w:r w:rsidR="00FD2ADA">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fldSimple w:instr=" SEQ Quadro \* ARABIC ">
        <w:r w:rsidR="00FD2ADA">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77777777" w:rsidR="0054414A" w:rsidRDefault="0054414A" w:rsidP="0054414A">
      <w:pPr>
        <w:pStyle w:val="Legenda"/>
      </w:pPr>
      <w:bookmarkStart w:id="227" w:name="_Ref55798182"/>
      <w:bookmarkStart w:id="228" w:name="_Toc55830728"/>
      <w:r>
        <w:t xml:space="preserve">Quadro </w:t>
      </w:r>
      <w:r>
        <w:fldChar w:fldCharType="begin"/>
      </w:r>
      <w:r>
        <w:instrText xml:space="preserve"> SEQ Quadro \* ARABIC </w:instrText>
      </w:r>
      <w:r>
        <w:fldChar w:fldCharType="separate"/>
      </w:r>
      <w:r>
        <w:rPr>
          <w:noProof/>
        </w:rPr>
        <w:t>6</w:t>
      </w:r>
      <w:r>
        <w:rPr>
          <w:noProof/>
        </w:rPr>
        <w:fldChar w:fldCharType="end"/>
      </w:r>
      <w:bookmarkEnd w:id="227"/>
      <w:r>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0"/>
            <w:r>
              <w:t>180</w:t>
            </w:r>
            <w:commentRangeEnd w:id="230"/>
            <w:r>
              <w:rPr>
                <w:rStyle w:val="Refdecomentrio"/>
              </w:rPr>
              <w:commentReference w:id="230"/>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2"/>
            <w:r>
              <w:t>38</w:t>
            </w:r>
            <w:commentRangeEnd w:id="232"/>
            <w:r>
              <w:rPr>
                <w:rStyle w:val="Refdecomentrio"/>
              </w:rPr>
              <w:commentReference w:id="232"/>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fldSimple w:instr=" SEQ Quadro \* ARABIC ">
        <w:r w:rsidR="00FD2ADA">
          <w:rPr>
            <w:noProof/>
          </w:rPr>
          <w:t>7</w:t>
        </w:r>
      </w:fldSimple>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0" w:author="Érico Souza Loewe" w:date="2020-11-03T00:15:00Z" w:initials="ÉSL">
    <w:p w14:paraId="6F7D38EA" w14:textId="77777777" w:rsidR="0054414A" w:rsidRDefault="0054414A" w:rsidP="0054414A">
      <w:pPr>
        <w:pStyle w:val="Textodecomentrio"/>
      </w:pPr>
      <w:r>
        <w:rPr>
          <w:rStyle w:val="Refdecomentrio"/>
        </w:rPr>
        <w:annotationRef/>
      </w:r>
      <w:r>
        <w:t>Falso positivo (é mas não é)</w:t>
      </w:r>
    </w:p>
  </w:comment>
  <w:comment w:id="231"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2"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55561" w14:textId="77777777" w:rsidR="009A53C1" w:rsidRDefault="009A53C1" w:rsidP="00BF30D2">
      <w:r>
        <w:separator/>
      </w:r>
    </w:p>
    <w:p w14:paraId="3E7936D1" w14:textId="77777777" w:rsidR="009A53C1" w:rsidRDefault="009A53C1" w:rsidP="00BF30D2"/>
    <w:p w14:paraId="4B38BBD4" w14:textId="77777777" w:rsidR="009A53C1" w:rsidRDefault="009A53C1" w:rsidP="00BF30D2"/>
    <w:p w14:paraId="5A8A8DEE" w14:textId="77777777" w:rsidR="009A53C1" w:rsidRDefault="009A53C1" w:rsidP="00BF30D2"/>
    <w:p w14:paraId="1073BC1B" w14:textId="77777777" w:rsidR="009A53C1" w:rsidRDefault="009A53C1" w:rsidP="00BF30D2"/>
    <w:p w14:paraId="430406B7" w14:textId="77777777" w:rsidR="009A53C1" w:rsidRDefault="009A53C1" w:rsidP="00BF30D2"/>
    <w:p w14:paraId="0C826915" w14:textId="77777777" w:rsidR="009A53C1" w:rsidRDefault="009A53C1" w:rsidP="00BF30D2"/>
    <w:p w14:paraId="020612DD" w14:textId="77777777" w:rsidR="009A53C1" w:rsidRDefault="009A53C1" w:rsidP="00BF30D2"/>
    <w:p w14:paraId="3E0E5FA8" w14:textId="77777777" w:rsidR="009A53C1" w:rsidRDefault="009A53C1" w:rsidP="00BF30D2"/>
    <w:p w14:paraId="487892CA" w14:textId="77777777" w:rsidR="009A53C1" w:rsidRDefault="009A53C1" w:rsidP="00BF30D2"/>
    <w:p w14:paraId="54A4294C" w14:textId="77777777" w:rsidR="009A53C1" w:rsidRDefault="009A53C1" w:rsidP="00BF30D2"/>
    <w:p w14:paraId="38D12140" w14:textId="77777777" w:rsidR="009A53C1" w:rsidRDefault="009A53C1" w:rsidP="00BF30D2"/>
    <w:p w14:paraId="49F56985" w14:textId="77777777" w:rsidR="009A53C1" w:rsidRDefault="009A53C1" w:rsidP="00BF30D2"/>
    <w:p w14:paraId="66DDE1EA" w14:textId="77777777" w:rsidR="009A53C1" w:rsidRDefault="009A53C1" w:rsidP="00BF30D2"/>
    <w:p w14:paraId="6930BC9A" w14:textId="77777777" w:rsidR="009A53C1" w:rsidRDefault="009A53C1" w:rsidP="00BF30D2"/>
    <w:p w14:paraId="0DC03DAF" w14:textId="77777777" w:rsidR="009A53C1" w:rsidRDefault="009A53C1" w:rsidP="00BF30D2"/>
    <w:p w14:paraId="230B1EF8" w14:textId="77777777" w:rsidR="009A53C1" w:rsidRDefault="009A53C1"/>
    <w:p w14:paraId="7CAFD300" w14:textId="77777777" w:rsidR="009A53C1" w:rsidRDefault="009A53C1"/>
  </w:endnote>
  <w:endnote w:type="continuationSeparator" w:id="0">
    <w:p w14:paraId="7FCF19FB" w14:textId="77777777" w:rsidR="009A53C1" w:rsidRDefault="009A53C1" w:rsidP="00BF30D2">
      <w:r>
        <w:continuationSeparator/>
      </w:r>
    </w:p>
    <w:p w14:paraId="4724A739" w14:textId="77777777" w:rsidR="009A53C1" w:rsidRDefault="009A53C1" w:rsidP="00BF30D2"/>
    <w:p w14:paraId="6430134A" w14:textId="77777777" w:rsidR="009A53C1" w:rsidRDefault="009A53C1" w:rsidP="00BF30D2"/>
    <w:p w14:paraId="2360F911" w14:textId="77777777" w:rsidR="009A53C1" w:rsidRDefault="009A53C1" w:rsidP="00BF30D2"/>
    <w:p w14:paraId="5A3FCC54" w14:textId="77777777" w:rsidR="009A53C1" w:rsidRDefault="009A53C1" w:rsidP="00BF30D2"/>
    <w:p w14:paraId="5C8E9379" w14:textId="77777777" w:rsidR="009A53C1" w:rsidRDefault="009A53C1" w:rsidP="00BF30D2"/>
    <w:p w14:paraId="64BC6471" w14:textId="77777777" w:rsidR="009A53C1" w:rsidRDefault="009A53C1" w:rsidP="00BF30D2"/>
    <w:p w14:paraId="2A663AF0" w14:textId="77777777" w:rsidR="009A53C1" w:rsidRDefault="009A53C1" w:rsidP="00BF30D2"/>
    <w:p w14:paraId="2EEFD4A4" w14:textId="77777777" w:rsidR="009A53C1" w:rsidRDefault="009A53C1" w:rsidP="00BF30D2"/>
    <w:p w14:paraId="41BD6E0C" w14:textId="77777777" w:rsidR="009A53C1" w:rsidRDefault="009A53C1" w:rsidP="00BF30D2"/>
    <w:p w14:paraId="1B338D5D" w14:textId="77777777" w:rsidR="009A53C1" w:rsidRDefault="009A53C1" w:rsidP="00BF30D2"/>
    <w:p w14:paraId="23C2FBCF" w14:textId="77777777" w:rsidR="009A53C1" w:rsidRDefault="009A53C1" w:rsidP="00BF30D2"/>
    <w:p w14:paraId="0A42F192" w14:textId="77777777" w:rsidR="009A53C1" w:rsidRDefault="009A53C1" w:rsidP="00BF30D2"/>
    <w:p w14:paraId="453A1873" w14:textId="77777777" w:rsidR="009A53C1" w:rsidRDefault="009A53C1" w:rsidP="00BF30D2"/>
    <w:p w14:paraId="60C8C646" w14:textId="77777777" w:rsidR="009A53C1" w:rsidRDefault="009A53C1" w:rsidP="00BF30D2"/>
    <w:p w14:paraId="116B44BF" w14:textId="77777777" w:rsidR="009A53C1" w:rsidRDefault="009A53C1" w:rsidP="00BF30D2"/>
    <w:p w14:paraId="5B391AA4" w14:textId="77777777" w:rsidR="009A53C1" w:rsidRDefault="009A53C1"/>
    <w:p w14:paraId="38BFFBD1" w14:textId="77777777" w:rsidR="009A53C1" w:rsidRDefault="009A53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7AD5F" w14:textId="77777777" w:rsidR="009A53C1" w:rsidRDefault="009A53C1" w:rsidP="0039718D">
      <w:r>
        <w:separator/>
      </w:r>
    </w:p>
  </w:footnote>
  <w:footnote w:type="continuationSeparator" w:id="0">
    <w:p w14:paraId="032043AF" w14:textId="77777777" w:rsidR="009A53C1" w:rsidRDefault="009A53C1" w:rsidP="00BF30D2">
      <w:r>
        <w:continuationSeparator/>
      </w:r>
    </w:p>
    <w:p w14:paraId="07D13A63" w14:textId="77777777" w:rsidR="009A53C1" w:rsidRDefault="009A53C1" w:rsidP="00BF30D2"/>
    <w:p w14:paraId="00B9A916" w14:textId="77777777" w:rsidR="009A53C1" w:rsidRDefault="009A53C1" w:rsidP="00BF30D2"/>
    <w:p w14:paraId="6D984F2D" w14:textId="77777777" w:rsidR="009A53C1" w:rsidRDefault="009A53C1" w:rsidP="00BF30D2"/>
    <w:p w14:paraId="07226A04" w14:textId="77777777" w:rsidR="009A53C1" w:rsidRDefault="009A53C1" w:rsidP="00BF30D2"/>
    <w:p w14:paraId="4E49CC88" w14:textId="77777777" w:rsidR="009A53C1" w:rsidRDefault="009A53C1" w:rsidP="00BF30D2"/>
    <w:p w14:paraId="00385647" w14:textId="77777777" w:rsidR="009A53C1" w:rsidRDefault="009A53C1" w:rsidP="00BF30D2"/>
    <w:p w14:paraId="0C527F3E" w14:textId="77777777" w:rsidR="009A53C1" w:rsidRDefault="009A53C1" w:rsidP="00BF30D2"/>
    <w:p w14:paraId="53E82FC3" w14:textId="77777777" w:rsidR="009A53C1" w:rsidRDefault="009A53C1" w:rsidP="00BF30D2"/>
    <w:p w14:paraId="0D7D2393" w14:textId="77777777" w:rsidR="009A53C1" w:rsidRDefault="009A53C1" w:rsidP="00BF30D2"/>
    <w:p w14:paraId="14CA7D7F" w14:textId="77777777" w:rsidR="009A53C1" w:rsidRDefault="009A53C1" w:rsidP="00BF30D2"/>
    <w:p w14:paraId="373D225E" w14:textId="77777777" w:rsidR="009A53C1" w:rsidRDefault="009A53C1" w:rsidP="00BF30D2"/>
    <w:p w14:paraId="3F5C3096" w14:textId="77777777" w:rsidR="009A53C1" w:rsidRDefault="009A53C1" w:rsidP="00BF30D2"/>
    <w:p w14:paraId="4EC0CC6C" w14:textId="77777777" w:rsidR="009A53C1" w:rsidRDefault="009A53C1" w:rsidP="00BF30D2"/>
    <w:p w14:paraId="556F3495" w14:textId="77777777" w:rsidR="009A53C1" w:rsidRDefault="009A53C1" w:rsidP="00BF30D2"/>
    <w:p w14:paraId="264120CE" w14:textId="77777777" w:rsidR="009A53C1" w:rsidRDefault="009A53C1" w:rsidP="00BF30D2"/>
    <w:p w14:paraId="2B944F29" w14:textId="77777777" w:rsidR="009A53C1" w:rsidRDefault="009A53C1"/>
    <w:p w14:paraId="73ADA6F1" w14:textId="77777777" w:rsidR="009A53C1" w:rsidRDefault="009A53C1"/>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3077"/>
    <w:rsid w:val="000E6B02"/>
    <w:rsid w:val="000F1E71"/>
    <w:rsid w:val="000F3363"/>
    <w:rsid w:val="000F3F2B"/>
    <w:rsid w:val="000F4A34"/>
    <w:rsid w:val="00104240"/>
    <w:rsid w:val="00105B68"/>
    <w:rsid w:val="00117679"/>
    <w:rsid w:val="00120F60"/>
    <w:rsid w:val="00125BA5"/>
    <w:rsid w:val="00127861"/>
    <w:rsid w:val="00130BE8"/>
    <w:rsid w:val="00145640"/>
    <w:rsid w:val="001517D9"/>
    <w:rsid w:val="00157AF8"/>
    <w:rsid w:val="0016050B"/>
    <w:rsid w:val="00161A09"/>
    <w:rsid w:val="0016563B"/>
    <w:rsid w:val="001659D1"/>
    <w:rsid w:val="001717DB"/>
    <w:rsid w:val="00171833"/>
    <w:rsid w:val="0018103F"/>
    <w:rsid w:val="00186084"/>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3F94"/>
    <w:rsid w:val="00246CD2"/>
    <w:rsid w:val="00247640"/>
    <w:rsid w:val="00250F58"/>
    <w:rsid w:val="00253C53"/>
    <w:rsid w:val="00255769"/>
    <w:rsid w:val="00262D03"/>
    <w:rsid w:val="00266510"/>
    <w:rsid w:val="00267AC7"/>
    <w:rsid w:val="002771E2"/>
    <w:rsid w:val="00284A9A"/>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35F03"/>
    <w:rsid w:val="00352758"/>
    <w:rsid w:val="00356202"/>
    <w:rsid w:val="00357A3F"/>
    <w:rsid w:val="00361392"/>
    <w:rsid w:val="00365FA8"/>
    <w:rsid w:val="003845C7"/>
    <w:rsid w:val="003907BA"/>
    <w:rsid w:val="0039137E"/>
    <w:rsid w:val="0039718D"/>
    <w:rsid w:val="003A177C"/>
    <w:rsid w:val="003B51DE"/>
    <w:rsid w:val="003B63BC"/>
    <w:rsid w:val="003C3A26"/>
    <w:rsid w:val="003F377F"/>
    <w:rsid w:val="003F3B22"/>
    <w:rsid w:val="0040230E"/>
    <w:rsid w:val="00403CF8"/>
    <w:rsid w:val="00403D97"/>
    <w:rsid w:val="0040581D"/>
    <w:rsid w:val="004150F1"/>
    <w:rsid w:val="004229D2"/>
    <w:rsid w:val="00433D11"/>
    <w:rsid w:val="004563B1"/>
    <w:rsid w:val="004563F3"/>
    <w:rsid w:val="0045685F"/>
    <w:rsid w:val="0046179C"/>
    <w:rsid w:val="004658CE"/>
    <w:rsid w:val="004713D0"/>
    <w:rsid w:val="00473267"/>
    <w:rsid w:val="0048370D"/>
    <w:rsid w:val="004872F3"/>
    <w:rsid w:val="00493CF8"/>
    <w:rsid w:val="00496A07"/>
    <w:rsid w:val="004A223B"/>
    <w:rsid w:val="004B4715"/>
    <w:rsid w:val="004C2DA8"/>
    <w:rsid w:val="004C3B05"/>
    <w:rsid w:val="004C44AE"/>
    <w:rsid w:val="004D7509"/>
    <w:rsid w:val="004D7D53"/>
    <w:rsid w:val="004E17F5"/>
    <w:rsid w:val="004F21E9"/>
    <w:rsid w:val="00517AD8"/>
    <w:rsid w:val="005349AE"/>
    <w:rsid w:val="00543861"/>
    <w:rsid w:val="0054414A"/>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0B4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3F71"/>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42D3"/>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76F3D"/>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170"/>
    <w:rsid w:val="009A064B"/>
    <w:rsid w:val="009A53C1"/>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575F5"/>
    <w:rsid w:val="00A617C6"/>
    <w:rsid w:val="00A63DC3"/>
    <w:rsid w:val="00A667BE"/>
    <w:rsid w:val="00A70B32"/>
    <w:rsid w:val="00A83D6F"/>
    <w:rsid w:val="00A85103"/>
    <w:rsid w:val="00A94EBD"/>
    <w:rsid w:val="00A976A5"/>
    <w:rsid w:val="00AA3DBB"/>
    <w:rsid w:val="00AB6A2A"/>
    <w:rsid w:val="00AC009A"/>
    <w:rsid w:val="00AC1D7D"/>
    <w:rsid w:val="00AC5D2E"/>
    <w:rsid w:val="00AC6E07"/>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1FDE"/>
    <w:rsid w:val="00D525CA"/>
    <w:rsid w:val="00D5347B"/>
    <w:rsid w:val="00D54058"/>
    <w:rsid w:val="00D541C8"/>
    <w:rsid w:val="00D63692"/>
    <w:rsid w:val="00D671F1"/>
    <w:rsid w:val="00D75CAF"/>
    <w:rsid w:val="00D823ED"/>
    <w:rsid w:val="00DA3AA8"/>
    <w:rsid w:val="00DA4824"/>
    <w:rsid w:val="00DB5701"/>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736B3"/>
    <w:rsid w:val="00E76BCB"/>
    <w:rsid w:val="00E76E00"/>
    <w:rsid w:val="00E83151"/>
    <w:rsid w:val="00E83856"/>
    <w:rsid w:val="00E84BFC"/>
    <w:rsid w:val="00E9306B"/>
    <w:rsid w:val="00EA14BD"/>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6B6B"/>
    <w:rsid w:val="00F87416"/>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65</Pages>
  <Words>24568</Words>
  <Characters>132672</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2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27</cp:revision>
  <cp:lastPrinted>2020-11-09T19:26:00Z</cp:lastPrinted>
  <dcterms:created xsi:type="dcterms:W3CDTF">2018-05-30T22:47:00Z</dcterms:created>
  <dcterms:modified xsi:type="dcterms:W3CDTF">2020-12-0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